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D237B8" w14:textId="1AC23DB0" w:rsidR="00151483" w:rsidRDefault="00151483" w:rsidP="00151483">
      <w:bookmarkStart w:id="0" w:name="_GoBack"/>
      <w:bookmarkEnd w:id="0"/>
      <w:r>
        <w:rPr>
          <w:b/>
          <w:bCs/>
          <w:iCs/>
        </w:rPr>
        <w:t>S</w:t>
      </w:r>
      <w:r w:rsidR="00306E64">
        <w:rPr>
          <w:b/>
          <w:bCs/>
          <w:iCs/>
        </w:rPr>
        <w:t>1</w:t>
      </w:r>
      <w:r>
        <w:rPr>
          <w:b/>
          <w:bCs/>
          <w:iCs/>
        </w:rPr>
        <w:t xml:space="preserve"> Table</w:t>
      </w:r>
      <w:r w:rsidR="00306E64">
        <w:rPr>
          <w:b/>
          <w:bCs/>
          <w:iCs/>
        </w:rPr>
        <w:t>.</w:t>
      </w:r>
      <w:r>
        <w:rPr>
          <w:b/>
          <w:bCs/>
          <w:iCs/>
        </w:rPr>
        <w:t xml:space="preserve"> </w:t>
      </w:r>
      <w:r w:rsidRPr="00306E64">
        <w:rPr>
          <w:b/>
          <w:i/>
        </w:rPr>
        <w:t>H. arabidopsidis</w:t>
      </w:r>
      <w:r w:rsidRPr="00306E64">
        <w:rPr>
          <w:b/>
        </w:rPr>
        <w:t xml:space="preserve"> effector genes used in this study.</w:t>
      </w:r>
      <w:r>
        <w:t xml:space="preserve"> Accession numbers are from FungiDB.org; see also Supplementary Information from </w:t>
      </w:r>
      <w:r>
        <w:fldChar w:fldCharType="begin"/>
      </w:r>
      <w:r>
        <w:instrText xml:space="preserve"> ADDIN EN.CITE &lt;EndNote&gt;&lt;Cite&gt;&lt;Author&gt;Baxter&lt;/Author&gt;&lt;Year&gt;2010&lt;/Year&gt;&lt;RecNum&gt;4067&lt;/RecNum&gt;&lt;DisplayText&gt;(1)&lt;/DisplayText&gt;&lt;record&gt;&lt;rec-number&gt;4067&lt;/rec-number&gt;&lt;foreign-keys&gt;&lt;key app="EN" db-id="290wrp5xddp5xeeps0e5eevar0z5x5e0stxa" timestamp="1520371459"&gt;4067&lt;/key&gt;&lt;/foreign-keys&gt;&lt;ref-type name="Journal Article"&gt;17&lt;/ref-type&gt;&lt;contributors&gt;&lt;authors&gt;&lt;author&gt;Baxter, Laura&lt;/author&gt;&lt;author&gt;Tripathy, Sucheta&lt;/author&gt;&lt;author&gt;Ishaque, Naveed&lt;/author&gt;&lt;author&gt;Boot, Nico&lt;/author&gt;&lt;author&gt;Cabral, Adriana&lt;/author&gt;&lt;author&gt;Kemen, Eric&lt;/author&gt;&lt;author&gt;Thines, Marco&lt;/author&gt;&lt;author&gt;Ah-Fong, Audrey&lt;/author&gt;&lt;author&gt;Anderson, Ryan&lt;/author&gt;&lt;author&gt;Badejoko, Wole&lt;/author&gt;&lt;/authors&gt;&lt;/contributors&gt;&lt;titles&gt;&lt;title&gt;Signatures of adaptation to obligate biotrophy in the Hyaloperonospora arabidopsidis genome&lt;/title&gt;&lt;secondary-title&gt;science&lt;/secondary-title&gt;&lt;/titles&gt;&lt;periodical&gt;&lt;full-title&gt;Science&lt;/full-title&gt;&lt;/periodical&gt;&lt;pages&gt;1549-1551&lt;/pages&gt;&lt;volume&gt;330&lt;/volume&gt;&lt;number&gt;6010&lt;/number&gt;&lt;dates&gt;&lt;year&gt;2010&lt;/year&gt;&lt;/dates&gt;&lt;isbn&gt;0036-8075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Baxter, 2010 #4067" w:history="1">
        <w:r>
          <w:rPr>
            <w:noProof/>
          </w:rPr>
          <w:t>1</w:t>
        </w:r>
      </w:hyperlink>
      <w:r>
        <w:rPr>
          <w:noProof/>
        </w:rPr>
        <w:t>)</w:t>
      </w:r>
      <w:r>
        <w:fldChar w:fldCharType="end"/>
      </w:r>
      <w:r>
        <w:t xml:space="preserve"> for a complete table of predicted proteins from 134 high-confidence </w:t>
      </w:r>
      <w:r w:rsidRPr="00C73F9A">
        <w:rPr>
          <w:i/>
        </w:rPr>
        <w:t>Hpa</w:t>
      </w:r>
      <w:r>
        <w:t xml:space="preserve"> RxLR gene candidates. </w:t>
      </w:r>
    </w:p>
    <w:p w14:paraId="60B7F701" w14:textId="77777777" w:rsidR="001D68FF" w:rsidRDefault="001D68FF" w:rsidP="00151483"/>
    <w:p w14:paraId="0F7A828A" w14:textId="77777777" w:rsidR="001D68FF" w:rsidRPr="001D68FF" w:rsidRDefault="001D68FF" w:rsidP="001D68FF">
      <w:r w:rsidRPr="001D68FF">
        <w:rPr>
          <w:b/>
        </w:rPr>
        <w:fldChar w:fldCharType="begin"/>
      </w:r>
      <w:r w:rsidRPr="001D68FF">
        <w:rPr>
          <w:b/>
        </w:rPr>
        <w:instrText xml:space="preserve"> ADDIN EN.REFLIST </w:instrText>
      </w:r>
      <w:r w:rsidRPr="001D68FF">
        <w:rPr>
          <w:b/>
        </w:rPr>
        <w:fldChar w:fldCharType="separate"/>
      </w:r>
      <w:bookmarkStart w:id="1" w:name="_ENREF_1"/>
      <w:r w:rsidRPr="001D68FF">
        <w:t>1.</w:t>
      </w:r>
      <w:r w:rsidRPr="001D68FF">
        <w:tab/>
        <w:t xml:space="preserve">Baxter L, Tripathy S, Ishaque N, Boot N, Cabral A, Kemen E, et al. Signatures of adaptation to obligate biotrophy in the </w:t>
      </w:r>
      <w:r w:rsidRPr="001D68FF">
        <w:rPr>
          <w:i/>
        </w:rPr>
        <w:t>Hyaloperonospora arabidopsidis</w:t>
      </w:r>
      <w:r w:rsidRPr="001D68FF">
        <w:t xml:space="preserve"> genome. Science. 2010; 330:1549-51.</w:t>
      </w:r>
      <w:bookmarkEnd w:id="1"/>
    </w:p>
    <w:p w14:paraId="0C8BC3D3" w14:textId="69EEA1E6" w:rsidR="001D68FF" w:rsidRPr="006D6C04" w:rsidRDefault="001D68FF" w:rsidP="001D68FF">
      <w:r w:rsidRPr="001D68FF">
        <w:fldChar w:fldCharType="end"/>
      </w:r>
    </w:p>
    <w:p w14:paraId="40B07CBD" w14:textId="77777777" w:rsidR="00151483" w:rsidRPr="006D6C04" w:rsidRDefault="00151483" w:rsidP="00151483"/>
    <w:tbl>
      <w:tblPr>
        <w:tblW w:w="9260" w:type="dxa"/>
        <w:tblLook w:val="04A0" w:firstRow="1" w:lastRow="0" w:firstColumn="1" w:lastColumn="0" w:noHBand="0" w:noVBand="1"/>
      </w:tblPr>
      <w:tblGrid>
        <w:gridCol w:w="1615"/>
        <w:gridCol w:w="1615"/>
        <w:gridCol w:w="6030"/>
      </w:tblGrid>
      <w:tr w:rsidR="00151483" w:rsidRPr="006D6C04" w14:paraId="65FCC441" w14:textId="77777777" w:rsidTr="00CE06F6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AE31E8" w14:textId="77777777" w:rsidR="00151483" w:rsidRPr="006D6C04" w:rsidRDefault="00151483" w:rsidP="0076175B">
            <w:pPr>
              <w:pStyle w:val="NoSpacing"/>
              <w:tabs>
                <w:tab w:val="left" w:pos="202"/>
              </w:tabs>
              <w:snapToGrid w:val="0"/>
              <w:jc w:val="left"/>
              <w:rPr>
                <w:b/>
                <w:color w:val="000000" w:themeColor="text1"/>
                <w:szCs w:val="32"/>
              </w:rPr>
            </w:pPr>
            <w:r w:rsidRPr="006D6C04">
              <w:rPr>
                <w:b/>
                <w:color w:val="000000" w:themeColor="text1"/>
                <w:szCs w:val="32"/>
              </w:rPr>
              <w:t>No</w:t>
            </w:r>
          </w:p>
        </w:tc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BD638E" w14:textId="77777777" w:rsidR="00151483" w:rsidRPr="006D6C04" w:rsidRDefault="00151483" w:rsidP="0076175B">
            <w:pPr>
              <w:pStyle w:val="NoSpacing"/>
              <w:tabs>
                <w:tab w:val="left" w:pos="202"/>
              </w:tabs>
              <w:snapToGrid w:val="0"/>
              <w:jc w:val="left"/>
              <w:rPr>
                <w:b/>
                <w:color w:val="000000" w:themeColor="text1"/>
                <w:szCs w:val="32"/>
              </w:rPr>
            </w:pPr>
            <w:r>
              <w:rPr>
                <w:b/>
                <w:color w:val="000000" w:themeColor="text1"/>
                <w:szCs w:val="32"/>
              </w:rPr>
              <w:t>Gene</w:t>
            </w:r>
          </w:p>
        </w:tc>
        <w:tc>
          <w:tcPr>
            <w:tcW w:w="6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A102FF" w14:textId="77777777" w:rsidR="00151483" w:rsidRPr="006D6C04" w:rsidRDefault="00151483" w:rsidP="0076175B">
            <w:pPr>
              <w:pStyle w:val="NoSpacing"/>
              <w:tabs>
                <w:tab w:val="left" w:pos="202"/>
              </w:tabs>
              <w:snapToGrid w:val="0"/>
              <w:rPr>
                <w:b/>
                <w:color w:val="000000" w:themeColor="text1"/>
                <w:szCs w:val="32"/>
              </w:rPr>
            </w:pPr>
            <w:r w:rsidRPr="006D6C04">
              <w:rPr>
                <w:b/>
                <w:color w:val="000000" w:themeColor="text1"/>
                <w:szCs w:val="32"/>
              </w:rPr>
              <w:t>Accession number</w:t>
            </w:r>
          </w:p>
        </w:tc>
      </w:tr>
      <w:tr w:rsidR="00151483" w:rsidRPr="006D6C04" w14:paraId="6F46DEAC" w14:textId="77777777" w:rsidTr="00CE06F6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01E6BA" w14:textId="77777777" w:rsidR="00151483" w:rsidRPr="006D6C04" w:rsidRDefault="00151483" w:rsidP="0076175B">
            <w:pPr>
              <w:snapToGrid w:val="0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1</w:t>
            </w:r>
          </w:p>
        </w:tc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FD43BD" w14:textId="77777777" w:rsidR="00151483" w:rsidRPr="006D6C04" w:rsidRDefault="00151483" w:rsidP="0076175B">
            <w:pPr>
              <w:snapToGrid w:val="0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HaRxL23</w:t>
            </w:r>
          </w:p>
        </w:tc>
        <w:bookmarkStart w:id="2" w:name="HpaG803062:RNA-p1"/>
        <w:tc>
          <w:tcPr>
            <w:tcW w:w="6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1C7F27" w14:textId="77777777" w:rsidR="00151483" w:rsidRPr="00C73F9A" w:rsidRDefault="00151483" w:rsidP="0076175B">
            <w:pPr>
              <w:pStyle w:val="HTMLPreformatted"/>
              <w:snapToGrid w:val="0"/>
              <w:rPr>
                <w:rFonts w:ascii="Times" w:hAnsi="Times"/>
                <w:sz w:val="24"/>
                <w:szCs w:val="24"/>
              </w:rPr>
            </w:pPr>
            <w:r w:rsidRPr="00152FCB">
              <w:rPr>
                <w:rFonts w:ascii="Times" w:hAnsi="Times"/>
                <w:sz w:val="24"/>
                <w:szCs w:val="24"/>
              </w:rPr>
              <w:fldChar w:fldCharType="begin"/>
            </w:r>
            <w:r w:rsidRPr="00152FCB">
              <w:rPr>
                <w:rFonts w:ascii="Times" w:hAnsi="Times"/>
                <w:sz w:val="24"/>
                <w:szCs w:val="24"/>
              </w:rPr>
              <w:instrText xml:space="preserve"> HYPERLINK "http://fungidb.org/fungidb/showRecord.do?name=TranscriptRecordClasses.TranscriptRecordClass&amp;project_id=FungiDB&amp;source_id=HpaG803062%3ARNA&amp;gene_source_id=HpaG803062" </w:instrText>
            </w:r>
            <w:r w:rsidRPr="00152FCB">
              <w:rPr>
                <w:rFonts w:ascii="Times" w:hAnsi="Times"/>
                <w:sz w:val="24"/>
                <w:szCs w:val="24"/>
              </w:rPr>
              <w:fldChar w:fldCharType="separate"/>
            </w:r>
            <w:r w:rsidRPr="00152FCB">
              <w:rPr>
                <w:rStyle w:val="Hyperlink"/>
                <w:rFonts w:ascii="Times" w:hAnsi="Times"/>
                <w:sz w:val="24"/>
                <w:szCs w:val="24"/>
              </w:rPr>
              <w:t>HpaG803062:RNA-p1</w:t>
            </w:r>
            <w:r w:rsidRPr="00152FCB">
              <w:rPr>
                <w:rFonts w:ascii="Times" w:hAnsi="Times"/>
                <w:sz w:val="24"/>
                <w:szCs w:val="24"/>
              </w:rPr>
              <w:fldChar w:fldCharType="end"/>
            </w:r>
            <w:bookmarkEnd w:id="2"/>
          </w:p>
        </w:tc>
      </w:tr>
      <w:tr w:rsidR="00151483" w:rsidRPr="006D6C04" w14:paraId="0F6EF3D3" w14:textId="77777777" w:rsidTr="00CE06F6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D94EB8" w14:textId="77777777" w:rsidR="00151483" w:rsidRPr="006D6C04" w:rsidRDefault="00151483" w:rsidP="0076175B">
            <w:pPr>
              <w:snapToGrid w:val="0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2</w:t>
            </w:r>
          </w:p>
        </w:tc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ADA16B" w14:textId="77777777" w:rsidR="00151483" w:rsidRPr="006D6C04" w:rsidRDefault="00151483" w:rsidP="0076175B">
            <w:pPr>
              <w:snapToGrid w:val="0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HaRxL33</w:t>
            </w:r>
          </w:p>
        </w:tc>
        <w:bookmarkStart w:id="3" w:name="HpaG805623:RNA-p1"/>
        <w:tc>
          <w:tcPr>
            <w:tcW w:w="6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163EAB" w14:textId="77777777" w:rsidR="00151483" w:rsidRPr="00C73F9A" w:rsidRDefault="00151483" w:rsidP="0076175B">
            <w:pPr>
              <w:pStyle w:val="HTMLPreformatted"/>
              <w:snapToGrid w:val="0"/>
              <w:rPr>
                <w:rFonts w:ascii="Times" w:hAnsi="Times"/>
                <w:sz w:val="24"/>
                <w:szCs w:val="24"/>
              </w:rPr>
            </w:pPr>
            <w:r w:rsidRPr="00152FCB">
              <w:rPr>
                <w:rFonts w:ascii="Times" w:hAnsi="Times"/>
                <w:sz w:val="24"/>
                <w:szCs w:val="24"/>
              </w:rPr>
              <w:fldChar w:fldCharType="begin"/>
            </w:r>
            <w:r w:rsidRPr="00152FCB">
              <w:rPr>
                <w:rFonts w:ascii="Times" w:hAnsi="Times"/>
                <w:sz w:val="24"/>
                <w:szCs w:val="24"/>
              </w:rPr>
              <w:instrText xml:space="preserve"> HYPERLINK "http://fungidb.org/fungidb/showRecord.do?name=TranscriptRecordClasses.TranscriptRecordClass&amp;project_id=FungiDB&amp;source_id=HpaG805623%3ARNA&amp;gene_source_id=HpaG805623" </w:instrText>
            </w:r>
            <w:r w:rsidRPr="00152FCB">
              <w:rPr>
                <w:rFonts w:ascii="Times" w:hAnsi="Times"/>
                <w:sz w:val="24"/>
                <w:szCs w:val="24"/>
              </w:rPr>
              <w:fldChar w:fldCharType="separate"/>
            </w:r>
            <w:r w:rsidRPr="00152FCB">
              <w:rPr>
                <w:rStyle w:val="Hyperlink"/>
                <w:rFonts w:ascii="Times" w:hAnsi="Times"/>
                <w:sz w:val="24"/>
                <w:szCs w:val="24"/>
              </w:rPr>
              <w:t>HpaG805623:RNA-p1</w:t>
            </w:r>
            <w:r w:rsidRPr="00152FCB">
              <w:rPr>
                <w:rFonts w:ascii="Times" w:hAnsi="Times"/>
                <w:sz w:val="24"/>
                <w:szCs w:val="24"/>
              </w:rPr>
              <w:fldChar w:fldCharType="end"/>
            </w:r>
            <w:bookmarkEnd w:id="3"/>
          </w:p>
        </w:tc>
      </w:tr>
      <w:tr w:rsidR="00151483" w:rsidRPr="006D6C04" w14:paraId="3AE6F6C2" w14:textId="77777777" w:rsidTr="00CE06F6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8CA6FE" w14:textId="77777777" w:rsidR="00151483" w:rsidRPr="006D6C04" w:rsidRDefault="00151483" w:rsidP="0076175B">
            <w:pPr>
              <w:pStyle w:val="NoSpacing"/>
              <w:tabs>
                <w:tab w:val="left" w:pos="202"/>
              </w:tabs>
              <w:snapToGrid w:val="0"/>
              <w:jc w:val="left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3</w:t>
            </w:r>
          </w:p>
        </w:tc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EF20BC" w14:textId="77777777" w:rsidR="00151483" w:rsidRPr="006D6C04" w:rsidRDefault="00151483" w:rsidP="0076175B">
            <w:pPr>
              <w:pStyle w:val="NoSpacing"/>
              <w:tabs>
                <w:tab w:val="left" w:pos="202"/>
              </w:tabs>
              <w:snapToGrid w:val="0"/>
              <w:jc w:val="left"/>
              <w:rPr>
                <w:color w:val="000000" w:themeColor="text1"/>
                <w:szCs w:val="32"/>
              </w:rPr>
            </w:pPr>
            <w:r w:rsidRPr="006D6C04">
              <w:rPr>
                <w:color w:val="000000" w:themeColor="text1"/>
              </w:rPr>
              <w:t>HaRxL71</w:t>
            </w:r>
          </w:p>
        </w:tc>
        <w:bookmarkStart w:id="4" w:name="HpaG805267:RNA-p1"/>
        <w:tc>
          <w:tcPr>
            <w:tcW w:w="6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C7AA8F" w14:textId="77777777" w:rsidR="00151483" w:rsidRPr="00C73F9A" w:rsidRDefault="00151483" w:rsidP="0076175B">
            <w:pPr>
              <w:pStyle w:val="HTMLPreformatted"/>
              <w:snapToGrid w:val="0"/>
              <w:rPr>
                <w:rFonts w:ascii="Times" w:hAnsi="Times"/>
                <w:sz w:val="24"/>
                <w:szCs w:val="24"/>
              </w:rPr>
            </w:pPr>
            <w:r w:rsidRPr="00152FCB">
              <w:rPr>
                <w:rFonts w:ascii="Times" w:hAnsi="Times"/>
                <w:sz w:val="24"/>
                <w:szCs w:val="24"/>
              </w:rPr>
              <w:fldChar w:fldCharType="begin"/>
            </w:r>
            <w:r w:rsidRPr="00152FCB">
              <w:rPr>
                <w:rFonts w:ascii="Times" w:hAnsi="Times"/>
                <w:sz w:val="24"/>
                <w:szCs w:val="24"/>
              </w:rPr>
              <w:instrText xml:space="preserve"> HYPERLINK "http://fungidb.org/fungidb/showRecord.do?name=TranscriptRecordClasses.TranscriptRecordClass&amp;project_id=FungiDB&amp;source_id=HpaG805267%3ARNA&amp;gene_source_id=HpaG805267" </w:instrText>
            </w:r>
            <w:r w:rsidRPr="00152FCB">
              <w:rPr>
                <w:rFonts w:ascii="Times" w:hAnsi="Times"/>
                <w:sz w:val="24"/>
                <w:szCs w:val="24"/>
              </w:rPr>
              <w:fldChar w:fldCharType="separate"/>
            </w:r>
            <w:r w:rsidRPr="00152FCB">
              <w:rPr>
                <w:rStyle w:val="Hyperlink"/>
                <w:rFonts w:ascii="Times" w:hAnsi="Times"/>
                <w:sz w:val="24"/>
                <w:szCs w:val="24"/>
              </w:rPr>
              <w:t>HpaG805267:RNA-p1</w:t>
            </w:r>
            <w:r w:rsidRPr="00152FCB">
              <w:rPr>
                <w:rFonts w:ascii="Times" w:hAnsi="Times"/>
                <w:sz w:val="24"/>
                <w:szCs w:val="24"/>
              </w:rPr>
              <w:fldChar w:fldCharType="end"/>
            </w:r>
            <w:bookmarkEnd w:id="4"/>
          </w:p>
        </w:tc>
      </w:tr>
      <w:tr w:rsidR="00151483" w:rsidRPr="006D6C04" w14:paraId="268DE30A" w14:textId="77777777" w:rsidTr="00CE06F6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953CE7" w14:textId="77777777" w:rsidR="00151483" w:rsidRPr="006D6C04" w:rsidRDefault="00151483" w:rsidP="0076175B">
            <w:pPr>
              <w:snapToGrid w:val="0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4</w:t>
            </w:r>
          </w:p>
        </w:tc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4E4E3E" w14:textId="77777777" w:rsidR="00151483" w:rsidRPr="006D6C04" w:rsidRDefault="00151483" w:rsidP="0076175B">
            <w:pPr>
              <w:snapToGrid w:val="0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HaRxL94</w:t>
            </w:r>
          </w:p>
        </w:tc>
        <w:bookmarkStart w:id="5" w:name="HpaG803112:RNA-p1"/>
        <w:tc>
          <w:tcPr>
            <w:tcW w:w="6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1CA90B" w14:textId="77777777" w:rsidR="00151483" w:rsidRPr="00C73F9A" w:rsidRDefault="00151483" w:rsidP="0076175B">
            <w:pPr>
              <w:pStyle w:val="HTMLPreformatted"/>
              <w:snapToGrid w:val="0"/>
              <w:rPr>
                <w:rFonts w:ascii="Times" w:hAnsi="Times"/>
                <w:sz w:val="24"/>
                <w:szCs w:val="24"/>
              </w:rPr>
            </w:pPr>
            <w:r w:rsidRPr="00152FCB">
              <w:rPr>
                <w:rFonts w:ascii="Times" w:hAnsi="Times"/>
                <w:sz w:val="24"/>
                <w:szCs w:val="24"/>
              </w:rPr>
              <w:fldChar w:fldCharType="begin"/>
            </w:r>
            <w:r w:rsidRPr="00152FCB">
              <w:rPr>
                <w:rFonts w:ascii="Times" w:hAnsi="Times"/>
                <w:sz w:val="24"/>
                <w:szCs w:val="24"/>
              </w:rPr>
              <w:instrText xml:space="preserve"> HYPERLINK "http://fungidb.org/fungidb/showRecord.do?name=TranscriptRecordClasses.TranscriptRecordClass&amp;project_id=FungiDB&amp;source_id=HpaG803112%3ARNA&amp;gene_source_id=HpaG803112" </w:instrText>
            </w:r>
            <w:r w:rsidRPr="00152FCB">
              <w:rPr>
                <w:rFonts w:ascii="Times" w:hAnsi="Times"/>
                <w:sz w:val="24"/>
                <w:szCs w:val="24"/>
              </w:rPr>
              <w:fldChar w:fldCharType="separate"/>
            </w:r>
            <w:r w:rsidRPr="00152FCB">
              <w:rPr>
                <w:rStyle w:val="Hyperlink"/>
                <w:rFonts w:ascii="Times" w:hAnsi="Times"/>
                <w:sz w:val="24"/>
                <w:szCs w:val="24"/>
              </w:rPr>
              <w:t>HpaG803112:RNA-p1</w:t>
            </w:r>
            <w:r w:rsidRPr="00152FCB">
              <w:rPr>
                <w:rFonts w:ascii="Times" w:hAnsi="Times"/>
                <w:sz w:val="24"/>
                <w:szCs w:val="24"/>
              </w:rPr>
              <w:fldChar w:fldCharType="end"/>
            </w:r>
            <w:bookmarkEnd w:id="5"/>
          </w:p>
        </w:tc>
      </w:tr>
      <w:tr w:rsidR="00151483" w:rsidRPr="006D6C04" w14:paraId="27EA0A8E" w14:textId="77777777" w:rsidTr="00CE06F6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4BBA85" w14:textId="77777777" w:rsidR="00151483" w:rsidRPr="006D6C04" w:rsidRDefault="00151483" w:rsidP="0076175B">
            <w:pPr>
              <w:snapToGrid w:val="0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5</w:t>
            </w:r>
          </w:p>
        </w:tc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3F4985" w14:textId="77777777" w:rsidR="00151483" w:rsidRPr="006D6C04" w:rsidRDefault="00151483" w:rsidP="0076175B">
            <w:pPr>
              <w:snapToGrid w:val="0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HaRxL120</w:t>
            </w:r>
          </w:p>
        </w:tc>
        <w:bookmarkStart w:id="6" w:name="HpaG810298:RNA-p1"/>
        <w:tc>
          <w:tcPr>
            <w:tcW w:w="6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F45EEA" w14:textId="77777777" w:rsidR="00151483" w:rsidRPr="00C73F9A" w:rsidRDefault="00151483" w:rsidP="0076175B">
            <w:pPr>
              <w:pStyle w:val="HTMLPreformatted"/>
              <w:snapToGrid w:val="0"/>
              <w:rPr>
                <w:rFonts w:ascii="Times" w:hAnsi="Times"/>
                <w:sz w:val="24"/>
                <w:szCs w:val="24"/>
              </w:rPr>
            </w:pPr>
            <w:r w:rsidRPr="00152FCB">
              <w:rPr>
                <w:rFonts w:ascii="Times" w:hAnsi="Times"/>
                <w:sz w:val="24"/>
                <w:szCs w:val="24"/>
              </w:rPr>
              <w:fldChar w:fldCharType="begin"/>
            </w:r>
            <w:r w:rsidRPr="00152FCB">
              <w:rPr>
                <w:rFonts w:ascii="Times" w:hAnsi="Times"/>
                <w:sz w:val="24"/>
                <w:szCs w:val="24"/>
              </w:rPr>
              <w:instrText xml:space="preserve"> HYPERLINK "http://fungidb.org/fungidb/showRecord.do?name=TranscriptRecordClasses.TranscriptRecordClass&amp;project_id=FungiDB&amp;source_id=HpaG810298%3ARNA&amp;gene_source_id=HpaG810298" </w:instrText>
            </w:r>
            <w:r w:rsidRPr="00152FCB">
              <w:rPr>
                <w:rFonts w:ascii="Times" w:hAnsi="Times"/>
                <w:sz w:val="24"/>
                <w:szCs w:val="24"/>
              </w:rPr>
              <w:fldChar w:fldCharType="separate"/>
            </w:r>
            <w:r w:rsidRPr="00152FCB">
              <w:rPr>
                <w:rStyle w:val="Hyperlink"/>
                <w:rFonts w:ascii="Times" w:hAnsi="Times"/>
                <w:sz w:val="24"/>
                <w:szCs w:val="24"/>
              </w:rPr>
              <w:t>HpaG810298:RNA-p1</w:t>
            </w:r>
            <w:r w:rsidRPr="00152FCB">
              <w:rPr>
                <w:rFonts w:ascii="Times" w:hAnsi="Times"/>
                <w:sz w:val="24"/>
                <w:szCs w:val="24"/>
              </w:rPr>
              <w:fldChar w:fldCharType="end"/>
            </w:r>
            <w:bookmarkEnd w:id="6"/>
          </w:p>
        </w:tc>
      </w:tr>
      <w:tr w:rsidR="00151483" w:rsidRPr="006D6C04" w14:paraId="160CB3DD" w14:textId="77777777" w:rsidTr="00CE06F6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A3B15E" w14:textId="77777777" w:rsidR="00151483" w:rsidRPr="006D6C04" w:rsidRDefault="00151483" w:rsidP="0076175B">
            <w:pPr>
              <w:pStyle w:val="NoSpacing"/>
              <w:tabs>
                <w:tab w:val="left" w:pos="202"/>
              </w:tabs>
              <w:snapToGrid w:val="0"/>
              <w:jc w:val="left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6</w:t>
            </w:r>
          </w:p>
        </w:tc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D83D71" w14:textId="77777777" w:rsidR="00151483" w:rsidRPr="006D6C04" w:rsidRDefault="00151483" w:rsidP="0076175B">
            <w:pPr>
              <w:pStyle w:val="NoSpacing"/>
              <w:tabs>
                <w:tab w:val="left" w:pos="202"/>
              </w:tabs>
              <w:snapToGrid w:val="0"/>
              <w:jc w:val="left"/>
              <w:rPr>
                <w:color w:val="000000" w:themeColor="text1"/>
                <w:szCs w:val="32"/>
              </w:rPr>
            </w:pPr>
            <w:r w:rsidRPr="006D6C04">
              <w:rPr>
                <w:color w:val="000000" w:themeColor="text1"/>
              </w:rPr>
              <w:t>HaCRN9</w:t>
            </w:r>
          </w:p>
        </w:tc>
        <w:bookmarkStart w:id="7" w:name="HpaG811556:RNA-p1"/>
        <w:tc>
          <w:tcPr>
            <w:tcW w:w="6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B9C6CE" w14:textId="77777777" w:rsidR="00151483" w:rsidRPr="00C73F9A" w:rsidRDefault="00151483" w:rsidP="0076175B">
            <w:pPr>
              <w:pStyle w:val="HTMLPreformatted"/>
              <w:snapToGrid w:val="0"/>
              <w:rPr>
                <w:rFonts w:ascii="Times" w:hAnsi="Times"/>
                <w:sz w:val="24"/>
                <w:szCs w:val="24"/>
              </w:rPr>
            </w:pPr>
            <w:r w:rsidRPr="00152FCB">
              <w:rPr>
                <w:rFonts w:ascii="Times" w:hAnsi="Times"/>
                <w:sz w:val="24"/>
                <w:szCs w:val="24"/>
              </w:rPr>
              <w:fldChar w:fldCharType="begin"/>
            </w:r>
            <w:r w:rsidRPr="00152FCB">
              <w:rPr>
                <w:rFonts w:ascii="Times" w:hAnsi="Times"/>
                <w:sz w:val="24"/>
                <w:szCs w:val="24"/>
              </w:rPr>
              <w:instrText xml:space="preserve"> HYPERLINK "http://fungidb.org/fungidb/showRecord.do?name=TranscriptRecordClasses.TranscriptRecordClass&amp;project_id=FungiDB&amp;source_id=HpaG811556%3ARNA&amp;gene_source_id=HpaG811556" </w:instrText>
            </w:r>
            <w:r w:rsidRPr="00152FCB">
              <w:rPr>
                <w:rFonts w:ascii="Times" w:hAnsi="Times"/>
                <w:sz w:val="24"/>
                <w:szCs w:val="24"/>
              </w:rPr>
              <w:fldChar w:fldCharType="separate"/>
            </w:r>
            <w:r w:rsidRPr="00152FCB">
              <w:rPr>
                <w:rStyle w:val="Hyperlink"/>
                <w:rFonts w:ascii="Times" w:hAnsi="Times"/>
                <w:sz w:val="24"/>
                <w:szCs w:val="24"/>
              </w:rPr>
              <w:t>HpaG811556:RNA-p1</w:t>
            </w:r>
            <w:r w:rsidRPr="00152FCB">
              <w:rPr>
                <w:rFonts w:ascii="Times" w:hAnsi="Times"/>
                <w:sz w:val="24"/>
                <w:szCs w:val="24"/>
              </w:rPr>
              <w:fldChar w:fldCharType="end"/>
            </w:r>
            <w:bookmarkEnd w:id="7"/>
            <w:r w:rsidRPr="00152FCB">
              <w:rPr>
                <w:rFonts w:ascii="Times" w:hAnsi="Times"/>
                <w:sz w:val="24"/>
                <w:szCs w:val="24"/>
              </w:rPr>
              <w:t xml:space="preserve"> </w:t>
            </w:r>
          </w:p>
        </w:tc>
      </w:tr>
      <w:tr w:rsidR="00151483" w:rsidRPr="006D6C04" w14:paraId="2DB86C76" w14:textId="77777777" w:rsidTr="00CE06F6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5CF5D6" w14:textId="77777777" w:rsidR="00151483" w:rsidRPr="006D6C04" w:rsidRDefault="00151483" w:rsidP="0076175B">
            <w:pPr>
              <w:snapToGrid w:val="0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7</w:t>
            </w:r>
          </w:p>
        </w:tc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4FD056" w14:textId="77777777" w:rsidR="00151483" w:rsidRPr="006D6C04" w:rsidRDefault="00151483" w:rsidP="0076175B">
            <w:pPr>
              <w:snapToGrid w:val="0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HaCRN10</w:t>
            </w:r>
          </w:p>
        </w:tc>
        <w:bookmarkStart w:id="8" w:name="HpaG811555:RNA-p1"/>
        <w:tc>
          <w:tcPr>
            <w:tcW w:w="6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F8328F" w14:textId="77777777" w:rsidR="00151483" w:rsidRPr="00C73F9A" w:rsidRDefault="00151483" w:rsidP="0076175B">
            <w:pPr>
              <w:pStyle w:val="HTMLPreformatted"/>
              <w:snapToGrid w:val="0"/>
              <w:rPr>
                <w:rFonts w:ascii="Times" w:hAnsi="Times"/>
                <w:sz w:val="24"/>
                <w:szCs w:val="24"/>
              </w:rPr>
            </w:pPr>
            <w:r w:rsidRPr="00152FCB">
              <w:rPr>
                <w:rFonts w:ascii="Times" w:hAnsi="Times"/>
                <w:sz w:val="24"/>
                <w:szCs w:val="24"/>
              </w:rPr>
              <w:fldChar w:fldCharType="begin"/>
            </w:r>
            <w:r w:rsidRPr="00152FCB">
              <w:rPr>
                <w:rFonts w:ascii="Times" w:hAnsi="Times"/>
                <w:sz w:val="24"/>
                <w:szCs w:val="24"/>
              </w:rPr>
              <w:instrText xml:space="preserve"> HYPERLINK "http://fungidb.org/fungidb/showRecord.do?name=TranscriptRecordClasses.TranscriptRecordClass&amp;project_id=FungiDB&amp;source_id=HpaG811555%3ARNA&amp;gene_source_id=HpaG811555" </w:instrText>
            </w:r>
            <w:r w:rsidRPr="00152FCB">
              <w:rPr>
                <w:rFonts w:ascii="Times" w:hAnsi="Times"/>
                <w:sz w:val="24"/>
                <w:szCs w:val="24"/>
              </w:rPr>
              <w:fldChar w:fldCharType="separate"/>
            </w:r>
            <w:r w:rsidRPr="00152FCB">
              <w:rPr>
                <w:rStyle w:val="Hyperlink"/>
                <w:rFonts w:ascii="Times" w:hAnsi="Times"/>
                <w:sz w:val="24"/>
                <w:szCs w:val="24"/>
              </w:rPr>
              <w:t>HpaG811555:RNA-p1</w:t>
            </w:r>
            <w:r w:rsidRPr="00152FCB">
              <w:rPr>
                <w:rFonts w:ascii="Times" w:hAnsi="Times"/>
                <w:sz w:val="24"/>
                <w:szCs w:val="24"/>
              </w:rPr>
              <w:fldChar w:fldCharType="end"/>
            </w:r>
            <w:bookmarkEnd w:id="8"/>
          </w:p>
        </w:tc>
      </w:tr>
      <w:tr w:rsidR="00151483" w:rsidRPr="006D6C04" w14:paraId="0F45066B" w14:textId="77777777" w:rsidTr="00CE06F6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25B13A" w14:textId="77777777" w:rsidR="00151483" w:rsidRPr="006D6C04" w:rsidRDefault="00151483" w:rsidP="0076175B">
            <w:pPr>
              <w:pStyle w:val="NoSpacing"/>
              <w:tabs>
                <w:tab w:val="left" w:pos="202"/>
              </w:tabs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8</w:t>
            </w:r>
          </w:p>
        </w:tc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0CC70E" w14:textId="77777777" w:rsidR="00151483" w:rsidRPr="006D6C04" w:rsidRDefault="00151483" w:rsidP="0076175B">
            <w:pPr>
              <w:pStyle w:val="NoSpacing"/>
              <w:tabs>
                <w:tab w:val="left" w:pos="202"/>
              </w:tabs>
              <w:adjustRightInd w:val="0"/>
              <w:snapToGrid w:val="0"/>
              <w:jc w:val="left"/>
              <w:rPr>
                <w:color w:val="000000" w:themeColor="text1"/>
                <w:szCs w:val="32"/>
              </w:rPr>
            </w:pPr>
            <w:r w:rsidRPr="006D6C04">
              <w:rPr>
                <w:color w:val="000000" w:themeColor="text1"/>
              </w:rPr>
              <w:t>HaCRN12</w:t>
            </w:r>
          </w:p>
        </w:tc>
        <w:bookmarkStart w:id="9" w:name="HpaG810095:RNA-p1"/>
        <w:tc>
          <w:tcPr>
            <w:tcW w:w="6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3D146A" w14:textId="77777777" w:rsidR="00151483" w:rsidRPr="00C73F9A" w:rsidRDefault="00151483" w:rsidP="0076175B">
            <w:pPr>
              <w:pStyle w:val="HTMLPreformatted"/>
              <w:adjustRightInd w:val="0"/>
              <w:snapToGrid w:val="0"/>
              <w:rPr>
                <w:rFonts w:ascii="Times" w:hAnsi="Times"/>
                <w:sz w:val="24"/>
                <w:szCs w:val="24"/>
              </w:rPr>
            </w:pPr>
            <w:r w:rsidRPr="00152FCB">
              <w:rPr>
                <w:rFonts w:ascii="Times" w:hAnsi="Times"/>
                <w:sz w:val="24"/>
                <w:szCs w:val="24"/>
              </w:rPr>
              <w:fldChar w:fldCharType="begin"/>
            </w:r>
            <w:r w:rsidRPr="00152FCB">
              <w:rPr>
                <w:rFonts w:ascii="Times" w:hAnsi="Times"/>
                <w:sz w:val="24"/>
                <w:szCs w:val="24"/>
              </w:rPr>
              <w:instrText xml:space="preserve"> HYPERLINK "http://fungidb.org/fungidb/showRecord.do?name=TranscriptRecordClasses.TranscriptRecordClass&amp;project_id=FungiDB&amp;source_id=HpaG810095%3ARNA&amp;gene_source_id=HpaG810095" </w:instrText>
            </w:r>
            <w:r w:rsidRPr="00152FCB">
              <w:rPr>
                <w:rFonts w:ascii="Times" w:hAnsi="Times"/>
                <w:sz w:val="24"/>
                <w:szCs w:val="24"/>
              </w:rPr>
              <w:fldChar w:fldCharType="separate"/>
            </w:r>
            <w:r w:rsidRPr="00152FCB">
              <w:rPr>
                <w:rStyle w:val="Hyperlink"/>
                <w:rFonts w:ascii="Times" w:hAnsi="Times"/>
                <w:sz w:val="24"/>
                <w:szCs w:val="24"/>
              </w:rPr>
              <w:t>HpaG810095:RNA-p1</w:t>
            </w:r>
            <w:r w:rsidRPr="00152FCB">
              <w:rPr>
                <w:rFonts w:ascii="Times" w:hAnsi="Times"/>
                <w:sz w:val="24"/>
                <w:szCs w:val="24"/>
              </w:rPr>
              <w:fldChar w:fldCharType="end"/>
            </w:r>
            <w:bookmarkEnd w:id="9"/>
          </w:p>
        </w:tc>
      </w:tr>
      <w:tr w:rsidR="0076175B" w:rsidRPr="006D6C04" w14:paraId="2155DDF2" w14:textId="77777777" w:rsidTr="00CE06F6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B706FC" w14:textId="1B70B142" w:rsidR="0076175B" w:rsidRPr="006D6C04" w:rsidRDefault="0076175B" w:rsidP="0076175B">
            <w:pPr>
              <w:pStyle w:val="NoSpacing"/>
              <w:tabs>
                <w:tab w:val="left" w:pos="202"/>
              </w:tabs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9</w:t>
            </w:r>
          </w:p>
        </w:tc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93C23F" w14:textId="64A2D525" w:rsidR="0076175B" w:rsidRPr="006D6C04" w:rsidRDefault="0076175B" w:rsidP="0076175B">
            <w:pPr>
              <w:pStyle w:val="NoSpacing"/>
              <w:tabs>
                <w:tab w:val="left" w:pos="202"/>
              </w:tabs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6D6C04">
              <w:rPr>
                <w:color w:val="000000" w:themeColor="text1"/>
              </w:rPr>
              <w:t>HaCRN14</w:t>
            </w:r>
          </w:p>
        </w:tc>
        <w:bookmarkStart w:id="10" w:name="HpaG814480:RNA-p1"/>
        <w:tc>
          <w:tcPr>
            <w:tcW w:w="6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8FB66B" w14:textId="55D7DFC1" w:rsidR="0076175B" w:rsidRPr="00152FCB" w:rsidRDefault="0076175B" w:rsidP="0076175B">
            <w:pPr>
              <w:pStyle w:val="HTMLPreformatted"/>
              <w:adjustRightInd w:val="0"/>
              <w:snapToGrid w:val="0"/>
              <w:rPr>
                <w:rFonts w:ascii="Times" w:hAnsi="Times"/>
                <w:sz w:val="24"/>
                <w:szCs w:val="24"/>
              </w:rPr>
            </w:pPr>
            <w:r w:rsidRPr="00152FCB">
              <w:rPr>
                <w:rFonts w:ascii="Times" w:hAnsi="Times"/>
                <w:sz w:val="24"/>
                <w:szCs w:val="24"/>
              </w:rPr>
              <w:fldChar w:fldCharType="begin"/>
            </w:r>
            <w:r w:rsidRPr="00152FCB">
              <w:rPr>
                <w:rFonts w:ascii="Times" w:hAnsi="Times"/>
                <w:sz w:val="24"/>
                <w:szCs w:val="24"/>
              </w:rPr>
              <w:instrText xml:space="preserve"> HYPERLINK "http://fungidb.org/fungidb/showRecord.do?name=TranscriptRecordClasses.TranscriptRecordClass&amp;project_id=FungiDB&amp;source_id=HpaG814480%3ARNA&amp;gene_source_id=HpaG814480" </w:instrText>
            </w:r>
            <w:r w:rsidRPr="00152FCB">
              <w:rPr>
                <w:rFonts w:ascii="Times" w:hAnsi="Times"/>
                <w:sz w:val="24"/>
                <w:szCs w:val="24"/>
              </w:rPr>
              <w:fldChar w:fldCharType="separate"/>
            </w:r>
            <w:r w:rsidRPr="00152FCB">
              <w:rPr>
                <w:rStyle w:val="Hyperlink"/>
                <w:rFonts w:ascii="Times" w:hAnsi="Times"/>
                <w:sz w:val="24"/>
                <w:szCs w:val="24"/>
              </w:rPr>
              <w:t>HpaG814480:RNA-p1</w:t>
            </w:r>
            <w:r w:rsidRPr="00152FCB">
              <w:rPr>
                <w:rFonts w:ascii="Times" w:hAnsi="Times"/>
                <w:sz w:val="24"/>
                <w:szCs w:val="24"/>
              </w:rPr>
              <w:fldChar w:fldCharType="end"/>
            </w:r>
            <w:bookmarkEnd w:id="10"/>
          </w:p>
        </w:tc>
      </w:tr>
    </w:tbl>
    <w:p w14:paraId="1D840E85" w14:textId="698CFC4D" w:rsidR="008145EF" w:rsidRPr="006E10AF" w:rsidRDefault="008145EF" w:rsidP="00BB0277">
      <w:pPr>
        <w:spacing w:after="200" w:line="276" w:lineRule="auto"/>
        <w:rPr>
          <w:b/>
        </w:rPr>
      </w:pPr>
    </w:p>
    <w:sectPr w:rsidR="008145EF" w:rsidRPr="006E10AF" w:rsidSect="00C53DAC">
      <w:footerReference w:type="even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12E170" w14:textId="77777777" w:rsidR="007A26AB" w:rsidRDefault="007A26AB" w:rsidP="0079102C">
      <w:r>
        <w:separator/>
      </w:r>
    </w:p>
  </w:endnote>
  <w:endnote w:type="continuationSeparator" w:id="0">
    <w:p w14:paraId="795E3079" w14:textId="77777777" w:rsidR="007A26AB" w:rsidRDefault="007A26AB" w:rsidP="007910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panose1 w:val="020B0503020000020004"/>
    <w:charset w:val="81"/>
    <w:family w:val="swiss"/>
    <w:pitch w:val="variable"/>
    <w:sig w:usb0="900002AF" w:usb1="29D77CFB" w:usb2="00000012" w:usb3="00000000" w:csb0="0008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5A41AB" w14:textId="77777777" w:rsidR="003577D6" w:rsidRDefault="003577D6" w:rsidP="00CB18E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7961709" w14:textId="77777777" w:rsidR="003577D6" w:rsidRDefault="003577D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7709BEA" w14:textId="77777777" w:rsidR="003577D6" w:rsidRDefault="003577D6" w:rsidP="00CB18E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65FCC">
      <w:rPr>
        <w:rStyle w:val="PageNumber"/>
        <w:noProof/>
      </w:rPr>
      <w:t>1</w:t>
    </w:r>
    <w:r>
      <w:rPr>
        <w:rStyle w:val="PageNumber"/>
      </w:rPr>
      <w:fldChar w:fldCharType="end"/>
    </w:r>
  </w:p>
  <w:p w14:paraId="761A2E9B" w14:textId="77777777" w:rsidR="003577D6" w:rsidRDefault="003577D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74410F" w14:textId="77777777" w:rsidR="007A26AB" w:rsidRDefault="007A26AB" w:rsidP="0079102C">
      <w:r>
        <w:separator/>
      </w:r>
    </w:p>
  </w:footnote>
  <w:footnote w:type="continuationSeparator" w:id="0">
    <w:p w14:paraId="197A9581" w14:textId="77777777" w:rsidR="007A26AB" w:rsidRDefault="007A26AB" w:rsidP="0079102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822E83"/>
    <w:multiLevelType w:val="hybridMultilevel"/>
    <w:tmpl w:val="86A62E4A"/>
    <w:lvl w:ilvl="0" w:tplc="4F90A1E6">
      <w:start w:val="1"/>
      <w:numFmt w:val="lowerLetter"/>
      <w:lvlText w:val="(%1)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02047E1"/>
    <w:multiLevelType w:val="hybridMultilevel"/>
    <w:tmpl w:val="6FD252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oNotDisplayPageBoundaries/>
  <w:defaultTabStop w:val="36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2&lt;/LineSpacing&gt;&lt;SpaceAfter&gt;3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55BF3"/>
    <w:rsid w:val="00000F9F"/>
    <w:rsid w:val="00005DAC"/>
    <w:rsid w:val="0000698E"/>
    <w:rsid w:val="00012687"/>
    <w:rsid w:val="000129C9"/>
    <w:rsid w:val="000135A0"/>
    <w:rsid w:val="00016960"/>
    <w:rsid w:val="000177EC"/>
    <w:rsid w:val="00022732"/>
    <w:rsid w:val="00027533"/>
    <w:rsid w:val="00032246"/>
    <w:rsid w:val="00046348"/>
    <w:rsid w:val="0004700F"/>
    <w:rsid w:val="00053372"/>
    <w:rsid w:val="000572A0"/>
    <w:rsid w:val="00065C2D"/>
    <w:rsid w:val="000747B2"/>
    <w:rsid w:val="00077D61"/>
    <w:rsid w:val="00096CAB"/>
    <w:rsid w:val="000A0DD6"/>
    <w:rsid w:val="000A4109"/>
    <w:rsid w:val="000A4145"/>
    <w:rsid w:val="000B0714"/>
    <w:rsid w:val="000C1A9B"/>
    <w:rsid w:val="000C1B98"/>
    <w:rsid w:val="000C315A"/>
    <w:rsid w:val="000D18FB"/>
    <w:rsid w:val="000D66F0"/>
    <w:rsid w:val="000D6AAE"/>
    <w:rsid w:val="000E6448"/>
    <w:rsid w:val="000F418D"/>
    <w:rsid w:val="000F502E"/>
    <w:rsid w:val="001049AD"/>
    <w:rsid w:val="0011031E"/>
    <w:rsid w:val="0011545F"/>
    <w:rsid w:val="001257FF"/>
    <w:rsid w:val="00125EDD"/>
    <w:rsid w:val="00147FE3"/>
    <w:rsid w:val="00151483"/>
    <w:rsid w:val="00164222"/>
    <w:rsid w:val="001710A0"/>
    <w:rsid w:val="001724B4"/>
    <w:rsid w:val="00172E67"/>
    <w:rsid w:val="001752D4"/>
    <w:rsid w:val="00183006"/>
    <w:rsid w:val="0018658B"/>
    <w:rsid w:val="001906AA"/>
    <w:rsid w:val="001943F6"/>
    <w:rsid w:val="00194B91"/>
    <w:rsid w:val="001979BA"/>
    <w:rsid w:val="001A4281"/>
    <w:rsid w:val="001B662F"/>
    <w:rsid w:val="001C38B2"/>
    <w:rsid w:val="001C79CD"/>
    <w:rsid w:val="001D06DD"/>
    <w:rsid w:val="001D51B1"/>
    <w:rsid w:val="001D68FF"/>
    <w:rsid w:val="001D72A7"/>
    <w:rsid w:val="001E1019"/>
    <w:rsid w:val="001E2BE4"/>
    <w:rsid w:val="001E2EA5"/>
    <w:rsid w:val="001E4F97"/>
    <w:rsid w:val="001E7414"/>
    <w:rsid w:val="001F264C"/>
    <w:rsid w:val="001F473C"/>
    <w:rsid w:val="00223191"/>
    <w:rsid w:val="0022585A"/>
    <w:rsid w:val="0023133F"/>
    <w:rsid w:val="00232E50"/>
    <w:rsid w:val="002351F3"/>
    <w:rsid w:val="00242AD6"/>
    <w:rsid w:val="00264DFD"/>
    <w:rsid w:val="00266154"/>
    <w:rsid w:val="00266AA9"/>
    <w:rsid w:val="00282AA3"/>
    <w:rsid w:val="002942D9"/>
    <w:rsid w:val="002A0E0C"/>
    <w:rsid w:val="002A2290"/>
    <w:rsid w:val="002C0D3E"/>
    <w:rsid w:val="002C3BE6"/>
    <w:rsid w:val="002C4B27"/>
    <w:rsid w:val="002D142A"/>
    <w:rsid w:val="002D17A4"/>
    <w:rsid w:val="002E1F57"/>
    <w:rsid w:val="002E2CC5"/>
    <w:rsid w:val="002E2E56"/>
    <w:rsid w:val="002E3FB0"/>
    <w:rsid w:val="002F7C27"/>
    <w:rsid w:val="00303322"/>
    <w:rsid w:val="003058DB"/>
    <w:rsid w:val="00306E64"/>
    <w:rsid w:val="003136C2"/>
    <w:rsid w:val="00314B48"/>
    <w:rsid w:val="0031529E"/>
    <w:rsid w:val="003207FE"/>
    <w:rsid w:val="003214D7"/>
    <w:rsid w:val="003229FD"/>
    <w:rsid w:val="00330E9A"/>
    <w:rsid w:val="00331A83"/>
    <w:rsid w:val="00340C14"/>
    <w:rsid w:val="003414FF"/>
    <w:rsid w:val="00341D5A"/>
    <w:rsid w:val="0034401A"/>
    <w:rsid w:val="00351F30"/>
    <w:rsid w:val="003522DE"/>
    <w:rsid w:val="003564B2"/>
    <w:rsid w:val="003577D6"/>
    <w:rsid w:val="003628A1"/>
    <w:rsid w:val="0037183E"/>
    <w:rsid w:val="0037228E"/>
    <w:rsid w:val="00374905"/>
    <w:rsid w:val="0037720F"/>
    <w:rsid w:val="0038200A"/>
    <w:rsid w:val="0039099F"/>
    <w:rsid w:val="003964DB"/>
    <w:rsid w:val="003A0084"/>
    <w:rsid w:val="003A3775"/>
    <w:rsid w:val="003A4FDC"/>
    <w:rsid w:val="003A51BB"/>
    <w:rsid w:val="003C5569"/>
    <w:rsid w:val="003C5C16"/>
    <w:rsid w:val="003D2359"/>
    <w:rsid w:val="003E0BBB"/>
    <w:rsid w:val="003E2A6A"/>
    <w:rsid w:val="003E2AD8"/>
    <w:rsid w:val="003E49F5"/>
    <w:rsid w:val="003E7646"/>
    <w:rsid w:val="003E7ABF"/>
    <w:rsid w:val="003F1F08"/>
    <w:rsid w:val="003F26CD"/>
    <w:rsid w:val="003F2FCB"/>
    <w:rsid w:val="0040725C"/>
    <w:rsid w:val="00414EBF"/>
    <w:rsid w:val="0042376E"/>
    <w:rsid w:val="0042702C"/>
    <w:rsid w:val="0042758F"/>
    <w:rsid w:val="00433B1B"/>
    <w:rsid w:val="004363C4"/>
    <w:rsid w:val="00446F46"/>
    <w:rsid w:val="004522D7"/>
    <w:rsid w:val="00452B50"/>
    <w:rsid w:val="00462449"/>
    <w:rsid w:val="00463332"/>
    <w:rsid w:val="00463434"/>
    <w:rsid w:val="004759C0"/>
    <w:rsid w:val="004801E0"/>
    <w:rsid w:val="00481939"/>
    <w:rsid w:val="00481F40"/>
    <w:rsid w:val="00485835"/>
    <w:rsid w:val="00487634"/>
    <w:rsid w:val="00490B4F"/>
    <w:rsid w:val="00496A65"/>
    <w:rsid w:val="004A0CF3"/>
    <w:rsid w:val="004A7EC8"/>
    <w:rsid w:val="004B2420"/>
    <w:rsid w:val="004B2AE5"/>
    <w:rsid w:val="004B36DE"/>
    <w:rsid w:val="004C0063"/>
    <w:rsid w:val="004C0388"/>
    <w:rsid w:val="004C1468"/>
    <w:rsid w:val="004C1ADD"/>
    <w:rsid w:val="004D527E"/>
    <w:rsid w:val="004E345D"/>
    <w:rsid w:val="004F0F80"/>
    <w:rsid w:val="004F463D"/>
    <w:rsid w:val="004F6BFC"/>
    <w:rsid w:val="005045F1"/>
    <w:rsid w:val="005076C5"/>
    <w:rsid w:val="00512295"/>
    <w:rsid w:val="00527469"/>
    <w:rsid w:val="00532243"/>
    <w:rsid w:val="0053506B"/>
    <w:rsid w:val="00536F77"/>
    <w:rsid w:val="005379A9"/>
    <w:rsid w:val="00545555"/>
    <w:rsid w:val="005478A6"/>
    <w:rsid w:val="005523CC"/>
    <w:rsid w:val="00554AB0"/>
    <w:rsid w:val="00561D56"/>
    <w:rsid w:val="00562647"/>
    <w:rsid w:val="005633AA"/>
    <w:rsid w:val="00563E76"/>
    <w:rsid w:val="00571D3C"/>
    <w:rsid w:val="005728F2"/>
    <w:rsid w:val="00572A98"/>
    <w:rsid w:val="00584305"/>
    <w:rsid w:val="00585273"/>
    <w:rsid w:val="005865F9"/>
    <w:rsid w:val="00587099"/>
    <w:rsid w:val="0058722A"/>
    <w:rsid w:val="005946F8"/>
    <w:rsid w:val="00597C45"/>
    <w:rsid w:val="005A38A6"/>
    <w:rsid w:val="005B2716"/>
    <w:rsid w:val="005B6E32"/>
    <w:rsid w:val="005C1EB0"/>
    <w:rsid w:val="005D7EB9"/>
    <w:rsid w:val="005E0544"/>
    <w:rsid w:val="005E4F8E"/>
    <w:rsid w:val="005E52B5"/>
    <w:rsid w:val="005E53A0"/>
    <w:rsid w:val="005E6272"/>
    <w:rsid w:val="005E6DA4"/>
    <w:rsid w:val="005E70F3"/>
    <w:rsid w:val="005E71EC"/>
    <w:rsid w:val="005F179D"/>
    <w:rsid w:val="005F418F"/>
    <w:rsid w:val="005F692C"/>
    <w:rsid w:val="006002F8"/>
    <w:rsid w:val="00604D7E"/>
    <w:rsid w:val="00616544"/>
    <w:rsid w:val="00616E13"/>
    <w:rsid w:val="00617433"/>
    <w:rsid w:val="0061788E"/>
    <w:rsid w:val="00620D77"/>
    <w:rsid w:val="0062546D"/>
    <w:rsid w:val="00625EC9"/>
    <w:rsid w:val="00627E1C"/>
    <w:rsid w:val="00634AAB"/>
    <w:rsid w:val="0065107A"/>
    <w:rsid w:val="006609AD"/>
    <w:rsid w:val="006672B7"/>
    <w:rsid w:val="00673765"/>
    <w:rsid w:val="0068330B"/>
    <w:rsid w:val="00685B47"/>
    <w:rsid w:val="00685CCE"/>
    <w:rsid w:val="00691810"/>
    <w:rsid w:val="00694A3F"/>
    <w:rsid w:val="00695464"/>
    <w:rsid w:val="006A0546"/>
    <w:rsid w:val="006A22A4"/>
    <w:rsid w:val="006A285E"/>
    <w:rsid w:val="006A3BF3"/>
    <w:rsid w:val="006A5A46"/>
    <w:rsid w:val="006A5A7B"/>
    <w:rsid w:val="006A6A99"/>
    <w:rsid w:val="006B5804"/>
    <w:rsid w:val="006B5860"/>
    <w:rsid w:val="006D21C4"/>
    <w:rsid w:val="006D6C04"/>
    <w:rsid w:val="006D743A"/>
    <w:rsid w:val="006E0DEB"/>
    <w:rsid w:val="006E10AF"/>
    <w:rsid w:val="00705B80"/>
    <w:rsid w:val="00714E85"/>
    <w:rsid w:val="00714F2A"/>
    <w:rsid w:val="007163A3"/>
    <w:rsid w:val="00717B3B"/>
    <w:rsid w:val="00721452"/>
    <w:rsid w:val="0072269F"/>
    <w:rsid w:val="00722E23"/>
    <w:rsid w:val="00734D42"/>
    <w:rsid w:val="00735283"/>
    <w:rsid w:val="00740253"/>
    <w:rsid w:val="0074592B"/>
    <w:rsid w:val="0075122A"/>
    <w:rsid w:val="00755FC2"/>
    <w:rsid w:val="0076175B"/>
    <w:rsid w:val="00765FCC"/>
    <w:rsid w:val="00772FD1"/>
    <w:rsid w:val="0077498D"/>
    <w:rsid w:val="00783030"/>
    <w:rsid w:val="0078345E"/>
    <w:rsid w:val="00790464"/>
    <w:rsid w:val="007906FF"/>
    <w:rsid w:val="0079102C"/>
    <w:rsid w:val="007A26AB"/>
    <w:rsid w:val="007A373C"/>
    <w:rsid w:val="007A6AA5"/>
    <w:rsid w:val="007B7C76"/>
    <w:rsid w:val="007D5B8F"/>
    <w:rsid w:val="007E0BDE"/>
    <w:rsid w:val="007E7821"/>
    <w:rsid w:val="007E7E69"/>
    <w:rsid w:val="007F0E3B"/>
    <w:rsid w:val="007F25DD"/>
    <w:rsid w:val="007F3D42"/>
    <w:rsid w:val="008007B1"/>
    <w:rsid w:val="00800899"/>
    <w:rsid w:val="0080638E"/>
    <w:rsid w:val="008145EF"/>
    <w:rsid w:val="008228D3"/>
    <w:rsid w:val="00830D0D"/>
    <w:rsid w:val="00851287"/>
    <w:rsid w:val="00854742"/>
    <w:rsid w:val="00856294"/>
    <w:rsid w:val="0086426F"/>
    <w:rsid w:val="00865747"/>
    <w:rsid w:val="008658BC"/>
    <w:rsid w:val="008667EF"/>
    <w:rsid w:val="008739D5"/>
    <w:rsid w:val="008804FB"/>
    <w:rsid w:val="00881FE9"/>
    <w:rsid w:val="00884E80"/>
    <w:rsid w:val="0088741A"/>
    <w:rsid w:val="00891135"/>
    <w:rsid w:val="008919DB"/>
    <w:rsid w:val="008A3F45"/>
    <w:rsid w:val="008B6A32"/>
    <w:rsid w:val="008D0F36"/>
    <w:rsid w:val="008D503E"/>
    <w:rsid w:val="008E1D00"/>
    <w:rsid w:val="008F486F"/>
    <w:rsid w:val="0090630A"/>
    <w:rsid w:val="0090745B"/>
    <w:rsid w:val="00907A7E"/>
    <w:rsid w:val="009139A8"/>
    <w:rsid w:val="00915A9C"/>
    <w:rsid w:val="009347DE"/>
    <w:rsid w:val="00936836"/>
    <w:rsid w:val="00937F19"/>
    <w:rsid w:val="00944365"/>
    <w:rsid w:val="009455F1"/>
    <w:rsid w:val="00950DFE"/>
    <w:rsid w:val="00955BF3"/>
    <w:rsid w:val="00964DBF"/>
    <w:rsid w:val="00972696"/>
    <w:rsid w:val="00973CF1"/>
    <w:rsid w:val="009769B4"/>
    <w:rsid w:val="00976D53"/>
    <w:rsid w:val="00982DBC"/>
    <w:rsid w:val="009914E0"/>
    <w:rsid w:val="009A26D9"/>
    <w:rsid w:val="009A3DE1"/>
    <w:rsid w:val="009A421F"/>
    <w:rsid w:val="009B353B"/>
    <w:rsid w:val="009B7B23"/>
    <w:rsid w:val="009C15B5"/>
    <w:rsid w:val="009D2DC8"/>
    <w:rsid w:val="009D5C30"/>
    <w:rsid w:val="009D61D8"/>
    <w:rsid w:val="009E465E"/>
    <w:rsid w:val="009E4C0F"/>
    <w:rsid w:val="009E64B9"/>
    <w:rsid w:val="009E6786"/>
    <w:rsid w:val="009F1E21"/>
    <w:rsid w:val="009F3F54"/>
    <w:rsid w:val="009F51BC"/>
    <w:rsid w:val="009F527C"/>
    <w:rsid w:val="009F5AC2"/>
    <w:rsid w:val="00A06528"/>
    <w:rsid w:val="00A1451D"/>
    <w:rsid w:val="00A17004"/>
    <w:rsid w:val="00A17640"/>
    <w:rsid w:val="00A17AA0"/>
    <w:rsid w:val="00A27E57"/>
    <w:rsid w:val="00A31DF6"/>
    <w:rsid w:val="00A36555"/>
    <w:rsid w:val="00A36AC7"/>
    <w:rsid w:val="00A51E91"/>
    <w:rsid w:val="00A61F5E"/>
    <w:rsid w:val="00A70A47"/>
    <w:rsid w:val="00A74241"/>
    <w:rsid w:val="00A750FF"/>
    <w:rsid w:val="00A77C43"/>
    <w:rsid w:val="00A94112"/>
    <w:rsid w:val="00A959C4"/>
    <w:rsid w:val="00A96CB0"/>
    <w:rsid w:val="00A97506"/>
    <w:rsid w:val="00A97A11"/>
    <w:rsid w:val="00AA3D0E"/>
    <w:rsid w:val="00AB319E"/>
    <w:rsid w:val="00AB6E5D"/>
    <w:rsid w:val="00AC1B30"/>
    <w:rsid w:val="00AC1C81"/>
    <w:rsid w:val="00AC3B4A"/>
    <w:rsid w:val="00AC7B03"/>
    <w:rsid w:val="00AD5EB1"/>
    <w:rsid w:val="00AD7EF0"/>
    <w:rsid w:val="00AE25DF"/>
    <w:rsid w:val="00AE31D0"/>
    <w:rsid w:val="00AE4591"/>
    <w:rsid w:val="00AE67FC"/>
    <w:rsid w:val="00B00C01"/>
    <w:rsid w:val="00B068EA"/>
    <w:rsid w:val="00B0705B"/>
    <w:rsid w:val="00B143E8"/>
    <w:rsid w:val="00B1443F"/>
    <w:rsid w:val="00B50FD6"/>
    <w:rsid w:val="00B511FD"/>
    <w:rsid w:val="00B5157D"/>
    <w:rsid w:val="00B54792"/>
    <w:rsid w:val="00B555EB"/>
    <w:rsid w:val="00B56A42"/>
    <w:rsid w:val="00B6322E"/>
    <w:rsid w:val="00B63C1C"/>
    <w:rsid w:val="00B712DA"/>
    <w:rsid w:val="00B84DE3"/>
    <w:rsid w:val="00B92DA5"/>
    <w:rsid w:val="00B968D9"/>
    <w:rsid w:val="00BA6541"/>
    <w:rsid w:val="00BB0277"/>
    <w:rsid w:val="00BB23B0"/>
    <w:rsid w:val="00BB3858"/>
    <w:rsid w:val="00BC09C0"/>
    <w:rsid w:val="00BC3A13"/>
    <w:rsid w:val="00BC6F2B"/>
    <w:rsid w:val="00BD04C8"/>
    <w:rsid w:val="00BD497E"/>
    <w:rsid w:val="00BE2260"/>
    <w:rsid w:val="00BE4AD6"/>
    <w:rsid w:val="00BF17C6"/>
    <w:rsid w:val="00BF35F8"/>
    <w:rsid w:val="00BF3C59"/>
    <w:rsid w:val="00C01D3F"/>
    <w:rsid w:val="00C01F0D"/>
    <w:rsid w:val="00C02F2B"/>
    <w:rsid w:val="00C06443"/>
    <w:rsid w:val="00C07AB7"/>
    <w:rsid w:val="00C15714"/>
    <w:rsid w:val="00C16562"/>
    <w:rsid w:val="00C1685E"/>
    <w:rsid w:val="00C21368"/>
    <w:rsid w:val="00C24FF8"/>
    <w:rsid w:val="00C257D4"/>
    <w:rsid w:val="00C26553"/>
    <w:rsid w:val="00C30D61"/>
    <w:rsid w:val="00C3106C"/>
    <w:rsid w:val="00C32CA5"/>
    <w:rsid w:val="00C334BF"/>
    <w:rsid w:val="00C36030"/>
    <w:rsid w:val="00C51979"/>
    <w:rsid w:val="00C53844"/>
    <w:rsid w:val="00C53DAC"/>
    <w:rsid w:val="00C54FEF"/>
    <w:rsid w:val="00C74372"/>
    <w:rsid w:val="00C75250"/>
    <w:rsid w:val="00C80B1E"/>
    <w:rsid w:val="00C8265B"/>
    <w:rsid w:val="00C86D27"/>
    <w:rsid w:val="00C874F8"/>
    <w:rsid w:val="00C92189"/>
    <w:rsid w:val="00C9292B"/>
    <w:rsid w:val="00CA1616"/>
    <w:rsid w:val="00CA6789"/>
    <w:rsid w:val="00CA6B2A"/>
    <w:rsid w:val="00CB18E5"/>
    <w:rsid w:val="00CB23AE"/>
    <w:rsid w:val="00CB2CFF"/>
    <w:rsid w:val="00CC44CB"/>
    <w:rsid w:val="00CC4F55"/>
    <w:rsid w:val="00CC63DE"/>
    <w:rsid w:val="00CE1546"/>
    <w:rsid w:val="00CE39F1"/>
    <w:rsid w:val="00CE5E91"/>
    <w:rsid w:val="00CF4780"/>
    <w:rsid w:val="00CF5D31"/>
    <w:rsid w:val="00D0034D"/>
    <w:rsid w:val="00D03BBB"/>
    <w:rsid w:val="00D118FA"/>
    <w:rsid w:val="00D13EA9"/>
    <w:rsid w:val="00D24581"/>
    <w:rsid w:val="00D32C63"/>
    <w:rsid w:val="00D410CC"/>
    <w:rsid w:val="00D42266"/>
    <w:rsid w:val="00D45836"/>
    <w:rsid w:val="00D45CAB"/>
    <w:rsid w:val="00D5002C"/>
    <w:rsid w:val="00D50834"/>
    <w:rsid w:val="00D61625"/>
    <w:rsid w:val="00D63ADD"/>
    <w:rsid w:val="00D70F64"/>
    <w:rsid w:val="00D75F6A"/>
    <w:rsid w:val="00D7656E"/>
    <w:rsid w:val="00D825A7"/>
    <w:rsid w:val="00D92405"/>
    <w:rsid w:val="00D94524"/>
    <w:rsid w:val="00DA46E7"/>
    <w:rsid w:val="00DB69FD"/>
    <w:rsid w:val="00DB7B3E"/>
    <w:rsid w:val="00DC0A9E"/>
    <w:rsid w:val="00DC40C7"/>
    <w:rsid w:val="00DC5111"/>
    <w:rsid w:val="00DD1F57"/>
    <w:rsid w:val="00DD7D0F"/>
    <w:rsid w:val="00DE2066"/>
    <w:rsid w:val="00DE5A32"/>
    <w:rsid w:val="00DE69B1"/>
    <w:rsid w:val="00DE6ECE"/>
    <w:rsid w:val="00DE7ADD"/>
    <w:rsid w:val="00DF0D87"/>
    <w:rsid w:val="00DF2027"/>
    <w:rsid w:val="00DF4434"/>
    <w:rsid w:val="00DF65CA"/>
    <w:rsid w:val="00DF764D"/>
    <w:rsid w:val="00E06041"/>
    <w:rsid w:val="00E071A1"/>
    <w:rsid w:val="00E07EC7"/>
    <w:rsid w:val="00E17960"/>
    <w:rsid w:val="00E21019"/>
    <w:rsid w:val="00E22E6D"/>
    <w:rsid w:val="00E22F65"/>
    <w:rsid w:val="00E24408"/>
    <w:rsid w:val="00E261F4"/>
    <w:rsid w:val="00E27267"/>
    <w:rsid w:val="00E34C3A"/>
    <w:rsid w:val="00E35169"/>
    <w:rsid w:val="00E35635"/>
    <w:rsid w:val="00E37769"/>
    <w:rsid w:val="00E40551"/>
    <w:rsid w:val="00E40F96"/>
    <w:rsid w:val="00E41F68"/>
    <w:rsid w:val="00E4230D"/>
    <w:rsid w:val="00E44201"/>
    <w:rsid w:val="00E46596"/>
    <w:rsid w:val="00E46FAC"/>
    <w:rsid w:val="00E50B85"/>
    <w:rsid w:val="00E57E13"/>
    <w:rsid w:val="00E60619"/>
    <w:rsid w:val="00E6608A"/>
    <w:rsid w:val="00E67418"/>
    <w:rsid w:val="00E807D8"/>
    <w:rsid w:val="00E81D32"/>
    <w:rsid w:val="00E87ABA"/>
    <w:rsid w:val="00E941B2"/>
    <w:rsid w:val="00E979E0"/>
    <w:rsid w:val="00EB2584"/>
    <w:rsid w:val="00EC02BC"/>
    <w:rsid w:val="00EC65BE"/>
    <w:rsid w:val="00EC6C37"/>
    <w:rsid w:val="00ED228F"/>
    <w:rsid w:val="00ED5664"/>
    <w:rsid w:val="00ED57D5"/>
    <w:rsid w:val="00EE3CE9"/>
    <w:rsid w:val="00EE47B7"/>
    <w:rsid w:val="00EE5A4B"/>
    <w:rsid w:val="00F129F9"/>
    <w:rsid w:val="00F1301E"/>
    <w:rsid w:val="00F201AA"/>
    <w:rsid w:val="00F20A2C"/>
    <w:rsid w:val="00F20BE8"/>
    <w:rsid w:val="00F30F72"/>
    <w:rsid w:val="00F4078A"/>
    <w:rsid w:val="00F50310"/>
    <w:rsid w:val="00F50511"/>
    <w:rsid w:val="00F730EB"/>
    <w:rsid w:val="00F7695C"/>
    <w:rsid w:val="00F80527"/>
    <w:rsid w:val="00F90669"/>
    <w:rsid w:val="00FA2433"/>
    <w:rsid w:val="00FB1C11"/>
    <w:rsid w:val="00FC7B43"/>
    <w:rsid w:val="00FD12C5"/>
    <w:rsid w:val="00FD609B"/>
    <w:rsid w:val="00FE1854"/>
    <w:rsid w:val="00FF2C7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665A682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B071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B071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0714"/>
    <w:rPr>
      <w:rFonts w:ascii="Tahoma" w:eastAsia="Times New Roman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BA6541"/>
    <w:rPr>
      <w:color w:val="0000FF" w:themeColor="hyperlink"/>
      <w:u w:val="single"/>
    </w:rPr>
  </w:style>
  <w:style w:type="paragraph" w:styleId="NoSpacing">
    <w:name w:val="No Spacing"/>
    <w:qFormat/>
    <w:rsid w:val="00DF0D87"/>
    <w:pPr>
      <w:spacing w:after="0" w:line="24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F0D87"/>
    <w:pPr>
      <w:ind w:left="720" w:hanging="288"/>
      <w:contextualSpacing/>
      <w:jc w:val="both"/>
    </w:pPr>
    <w:rPr>
      <w:rFonts w:eastAsia="Malgun Gothic"/>
    </w:rPr>
  </w:style>
  <w:style w:type="paragraph" w:styleId="Footer">
    <w:name w:val="footer"/>
    <w:basedOn w:val="Normal"/>
    <w:link w:val="FooterChar"/>
    <w:uiPriority w:val="99"/>
    <w:unhideWhenUsed/>
    <w:rsid w:val="0079102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102C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79102C"/>
  </w:style>
  <w:style w:type="character" w:styleId="CommentReference">
    <w:name w:val="annotation reference"/>
    <w:basedOn w:val="DefaultParagraphFont"/>
    <w:uiPriority w:val="99"/>
    <w:semiHidden/>
    <w:unhideWhenUsed/>
    <w:rsid w:val="00C752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525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5250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52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5250"/>
    <w:rPr>
      <w:rFonts w:ascii="Times New Roman" w:eastAsia="Times New Roman" w:hAnsi="Times New Roman" w:cs="Times New Roman"/>
      <w:b/>
      <w:bCs/>
      <w:sz w:val="20"/>
      <w:szCs w:val="20"/>
    </w:rPr>
  </w:style>
  <w:style w:type="table" w:styleId="TableGrid">
    <w:name w:val="Table Grid"/>
    <w:basedOn w:val="TableNormal"/>
    <w:uiPriority w:val="59"/>
    <w:rsid w:val="00C874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2351F3"/>
    <w:pPr>
      <w:jc w:val="center"/>
    </w:pPr>
  </w:style>
  <w:style w:type="paragraph" w:customStyle="1" w:styleId="EndNoteBibliography">
    <w:name w:val="EndNote Bibliography"/>
    <w:basedOn w:val="Normal"/>
    <w:rsid w:val="002351F3"/>
    <w:pPr>
      <w:spacing w:line="480" w:lineRule="auto"/>
    </w:pPr>
  </w:style>
  <w:style w:type="paragraph" w:styleId="Header">
    <w:name w:val="header"/>
    <w:basedOn w:val="Normal"/>
    <w:link w:val="HeaderChar"/>
    <w:uiPriority w:val="99"/>
    <w:unhideWhenUsed/>
    <w:rsid w:val="00000F9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00F9F"/>
    <w:rPr>
      <w:rFonts w:ascii="Times New Roman" w:eastAsia="Times New Roman" w:hAnsi="Times New Roman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8763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87634"/>
    <w:rPr>
      <w:rFonts w:ascii="Courier New" w:eastAsia="Times New Roman" w:hAnsi="Courier New" w:cs="Courier New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151483"/>
    <w:rPr>
      <w:color w:val="800080" w:themeColor="followedHyperlink"/>
      <w:u w:val="single"/>
    </w:rPr>
  </w:style>
  <w:style w:type="character" w:styleId="UnresolvedMention">
    <w:name w:val="Unresolved Mention"/>
    <w:basedOn w:val="DefaultParagraphFont"/>
    <w:uiPriority w:val="99"/>
    <w:rsid w:val="00151483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811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15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12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09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EE101707-F12C-F14A-9BE8-D7F6B3F14A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19</Words>
  <Characters>2961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itish</dc:creator>
  <cp:lastModifiedBy>John M. McDowell</cp:lastModifiedBy>
  <cp:revision>4</cp:revision>
  <cp:lastPrinted>2017-11-13T18:07:00Z</cp:lastPrinted>
  <dcterms:created xsi:type="dcterms:W3CDTF">2018-03-28T20:22:00Z</dcterms:created>
  <dcterms:modified xsi:type="dcterms:W3CDTF">2018-03-28T20:28:00Z</dcterms:modified>
</cp:coreProperties>
</file>